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027A5" w:rsidRPr="007509B5" w:rsidRDefault="00D027A5" w:rsidP="00D027A5">
      <w:pPr>
        <w:spacing w:line="240" w:lineRule="auto"/>
      </w:pPr>
      <w:r w:rsidRPr="00D027A5">
        <w:rPr>
          <w:b/>
        </w:rPr>
        <w:t>Supplementary Table 2:</w:t>
      </w:r>
      <w:r w:rsidRPr="00791BDD">
        <w:rPr>
          <w:b/>
        </w:rPr>
        <w:t xml:space="preserve"> </w:t>
      </w:r>
      <w:r w:rsidRPr="00791BDD">
        <w:t>Quality of life decrements included in the model</w:t>
      </w:r>
    </w:p>
    <w:tbl>
      <w:tblPr>
        <w:tblStyle w:val="TableGrid"/>
        <w:tblW w:w="12053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12"/>
        <w:gridCol w:w="1511"/>
        <w:gridCol w:w="1897"/>
        <w:gridCol w:w="2513"/>
        <w:gridCol w:w="1620"/>
      </w:tblGrid>
      <w:tr w:rsidR="00D027A5" w:rsidRPr="007509B5" w:rsidTr="00476FCE">
        <w:tc>
          <w:tcPr>
            <w:tcW w:w="4512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Parameter</w:t>
            </w:r>
          </w:p>
        </w:tc>
        <w:tc>
          <w:tcPr>
            <w:tcW w:w="1511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ase case</w:t>
            </w:r>
          </w:p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value</w:t>
            </w:r>
          </w:p>
        </w:tc>
        <w:tc>
          <w:tcPr>
            <w:tcW w:w="1897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Probabilistic</w:t>
            </w:r>
          </w:p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Distribution</w:t>
            </w:r>
          </w:p>
        </w:tc>
        <w:tc>
          <w:tcPr>
            <w:tcW w:w="2513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One-way sensitivity Range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Source</w:t>
            </w:r>
          </w:p>
        </w:tc>
      </w:tr>
      <w:tr w:rsidR="00D027A5" w:rsidRPr="007509B5" w:rsidTr="00476FCE"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</w:p>
        </w:tc>
        <w:tc>
          <w:tcPr>
            <w:tcW w:w="1511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</w:p>
        </w:tc>
        <w:tc>
          <w:tcPr>
            <w:tcW w:w="1897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</w:p>
        </w:tc>
        <w:tc>
          <w:tcPr>
            <w:tcW w:w="2513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</w:p>
        </w:tc>
        <w:tc>
          <w:tcPr>
            <w:tcW w:w="1620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</w:p>
        </w:tc>
      </w:tr>
      <w:tr w:rsidR="00D027A5" w:rsidRPr="007509B5" w:rsidTr="00476FCE"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>Local spread prostate cancer</w:t>
            </w:r>
          </w:p>
        </w:tc>
        <w:tc>
          <w:tcPr>
            <w:tcW w:w="1511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0.16</w:t>
            </w:r>
          </w:p>
        </w:tc>
        <w:tc>
          <w:tcPr>
            <w:tcW w:w="1897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</w:p>
        </w:tc>
        <w:tc>
          <w:tcPr>
            <w:tcW w:w="2513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13-0.19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17" w:tooltip="Stewart, 2005 #15" w:history="1">
              <w:r w:rsidRPr="00D027A5">
                <w:rPr>
                  <w:noProof/>
                </w:rPr>
                <w:t>17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</w:p>
        </w:tc>
      </w:tr>
      <w:tr w:rsidR="00D027A5" w:rsidRPr="007509B5" w:rsidTr="00476FCE"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>Metastatic spread prostate cancer</w:t>
            </w:r>
          </w:p>
        </w:tc>
        <w:tc>
          <w:tcPr>
            <w:tcW w:w="1511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0.33</w:t>
            </w:r>
          </w:p>
        </w:tc>
        <w:tc>
          <w:tcPr>
            <w:tcW w:w="1897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</w:p>
        </w:tc>
        <w:tc>
          <w:tcPr>
            <w:tcW w:w="2513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26-0.40</w:t>
            </w:r>
          </w:p>
        </w:tc>
        <w:tc>
          <w:tcPr>
            <w:tcW w:w="1620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17" w:tooltip="Stewart, 2005 #15" w:history="1">
              <w:r w:rsidRPr="00D027A5">
                <w:rPr>
                  <w:noProof/>
                </w:rPr>
                <w:t>17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</w:p>
        </w:tc>
      </w:tr>
      <w:tr w:rsidR="00D027A5" w:rsidRPr="007509B5" w:rsidTr="00476FCE"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>Radiation treatment for prostate cancer</w:t>
            </w:r>
          </w:p>
        </w:tc>
        <w:tc>
          <w:tcPr>
            <w:tcW w:w="1511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0.27</w:t>
            </w:r>
          </w:p>
        </w:tc>
        <w:tc>
          <w:tcPr>
            <w:tcW w:w="1897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</w:p>
        </w:tc>
        <w:tc>
          <w:tcPr>
            <w:tcW w:w="2513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22-0.32</w:t>
            </w:r>
          </w:p>
        </w:tc>
        <w:tc>
          <w:tcPr>
            <w:tcW w:w="1620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17" w:tooltip="Stewart, 2005 #15" w:history="1">
              <w:r w:rsidRPr="00D027A5">
                <w:rPr>
                  <w:noProof/>
                </w:rPr>
                <w:t>17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  <w:r w:rsidRPr="00D027A5" w:rsidDel="00262CA0">
              <w:t xml:space="preserve"> </w:t>
            </w:r>
          </w:p>
        </w:tc>
      </w:tr>
      <w:tr w:rsidR="00D027A5" w:rsidRPr="007509B5" w:rsidTr="00476FCE">
        <w:trPr>
          <w:trHeight w:val="288"/>
        </w:trPr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>Hormone treatment for prostate cancer</w:t>
            </w:r>
          </w:p>
        </w:tc>
        <w:tc>
          <w:tcPr>
            <w:tcW w:w="1511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0.17</w:t>
            </w:r>
          </w:p>
        </w:tc>
        <w:tc>
          <w:tcPr>
            <w:tcW w:w="1897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</w:p>
        </w:tc>
        <w:tc>
          <w:tcPr>
            <w:tcW w:w="2513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14-0.20</w:t>
            </w:r>
          </w:p>
        </w:tc>
        <w:tc>
          <w:tcPr>
            <w:tcW w:w="1620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17" w:tooltip="Stewart, 2005 #15" w:history="1">
              <w:r w:rsidRPr="00D027A5">
                <w:rPr>
                  <w:noProof/>
                </w:rPr>
                <w:t>17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  <w:r w:rsidRPr="00D027A5" w:rsidDel="00262CA0">
              <w:t xml:space="preserve"> </w:t>
            </w:r>
          </w:p>
        </w:tc>
      </w:tr>
      <w:tr w:rsidR="00D027A5" w:rsidRPr="007509B5" w:rsidTr="00476FCE">
        <w:trPr>
          <w:trHeight w:val="1260"/>
        </w:trPr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 xml:space="preserve">Bowel problems from treatment </w:t>
            </w:r>
          </w:p>
          <w:p w:rsidR="00D027A5" w:rsidRPr="007509B5" w:rsidRDefault="00D027A5" w:rsidP="00476FCE">
            <w:pPr>
              <w:spacing w:line="240" w:lineRule="auto"/>
            </w:pPr>
            <w:r w:rsidRPr="00791BDD">
              <w:t>(proportion who experience it</w:t>
            </w:r>
            <w:r>
              <w:t xml:space="preserve"> after radiation treatment</w:t>
            </w:r>
            <w:r w:rsidRPr="00791BDD">
              <w:t>)</w:t>
            </w:r>
            <w:bookmarkStart w:id="0" w:name="_GoBack"/>
            <w:bookmarkEnd w:id="0"/>
            <w:r>
              <w:br/>
              <w:t>(proportion who experience it after hormone treatment)</w:t>
            </w:r>
          </w:p>
        </w:tc>
        <w:tc>
          <w:tcPr>
            <w:tcW w:w="1511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 xml:space="preserve">0.29 </w:t>
            </w:r>
            <w:r>
              <w:rPr>
                <w:color w:val="000000"/>
              </w:rPr>
              <w:br/>
            </w:r>
            <w:r>
              <w:rPr>
                <w:color w:val="000000"/>
              </w:rPr>
              <w:br/>
            </w:r>
            <w:r w:rsidRPr="00791BDD">
              <w:rPr>
                <w:color w:val="000000"/>
              </w:rPr>
              <w:t>(0.08)</w:t>
            </w:r>
            <w:r>
              <w:rPr>
                <w:color w:val="000000"/>
              </w:rPr>
              <w:br/>
            </w:r>
            <w:r>
              <w:rPr>
                <w:color w:val="000000"/>
              </w:rPr>
              <w:br/>
              <w:t>(0.00)</w:t>
            </w:r>
          </w:p>
        </w:tc>
        <w:tc>
          <w:tcPr>
            <w:tcW w:w="1897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  <w:r>
              <w:br/>
            </w:r>
            <w:r>
              <w:br/>
            </w:r>
            <w:r w:rsidRPr="00791BDD">
              <w:t>(beta)</w:t>
            </w:r>
            <w:r>
              <w:br/>
            </w:r>
            <w:r>
              <w:br/>
              <w:t>(n/a)</w:t>
            </w:r>
          </w:p>
        </w:tc>
        <w:tc>
          <w:tcPr>
            <w:tcW w:w="2513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23-0.35</w:t>
            </w:r>
            <w:r w:rsidRPr="00D027A5">
              <w:br/>
            </w:r>
          </w:p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(0.04-0.29)</w:t>
            </w:r>
            <w:r w:rsidRPr="00D027A5">
              <w:br/>
            </w:r>
            <w:r w:rsidRPr="00D027A5">
              <w:br/>
              <w:t>(n/a)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(26-29)</w:t>
            </w:r>
            <w:r w:rsidRPr="00D027A5">
              <w:br/>
            </w:r>
            <w:r w:rsidRPr="00D027A5">
              <w:br/>
              <w:t xml:space="preserve"> Expert Opinion</w:t>
            </w:r>
            <w:r w:rsidRPr="00D027A5">
              <w:br/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17" w:tooltip="Stewart, 2005 #15" w:history="1">
              <w:r w:rsidRPr="00D027A5">
                <w:rPr>
                  <w:noProof/>
                </w:rPr>
                <w:t>17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  <w:r w:rsidRPr="00D027A5" w:rsidDel="00D53730">
              <w:t xml:space="preserve"> </w:t>
            </w:r>
          </w:p>
        </w:tc>
      </w:tr>
      <w:tr w:rsidR="00D027A5" w:rsidRPr="007509B5" w:rsidTr="00476FCE">
        <w:trPr>
          <w:trHeight w:val="1413"/>
        </w:trPr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 xml:space="preserve">Impotence from treatment </w:t>
            </w:r>
          </w:p>
          <w:p w:rsidR="00D027A5" w:rsidRPr="007509B5" w:rsidRDefault="00D027A5" w:rsidP="00476FCE">
            <w:pPr>
              <w:spacing w:line="240" w:lineRule="auto"/>
            </w:pPr>
            <w:r w:rsidRPr="00791BDD">
              <w:t>(proportion who experience it</w:t>
            </w:r>
            <w:r>
              <w:t xml:space="preserve"> after radiation treatment</w:t>
            </w:r>
            <w:r w:rsidRPr="00791BDD">
              <w:t>)</w:t>
            </w:r>
            <w:r>
              <w:br/>
              <w:t>(proportion who experience it after hormone treatment)</w:t>
            </w:r>
          </w:p>
        </w:tc>
        <w:tc>
          <w:tcPr>
            <w:tcW w:w="1511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0.11</w:t>
            </w:r>
            <w:r>
              <w:rPr>
                <w:color w:val="000000"/>
              </w:rPr>
              <w:br/>
            </w:r>
            <w:r>
              <w:rPr>
                <w:color w:val="000000"/>
              </w:rPr>
              <w:br/>
            </w:r>
            <w:r w:rsidRPr="00791BDD">
              <w:rPr>
                <w:color w:val="000000"/>
              </w:rPr>
              <w:t>(0.67)</w:t>
            </w:r>
            <w:r>
              <w:rPr>
                <w:color w:val="000000"/>
              </w:rPr>
              <w:br/>
            </w:r>
            <w:r>
              <w:rPr>
                <w:color w:val="000000"/>
              </w:rPr>
              <w:br/>
              <w:t>(1.00)</w:t>
            </w:r>
          </w:p>
        </w:tc>
        <w:tc>
          <w:tcPr>
            <w:tcW w:w="1897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  <w:r>
              <w:br/>
            </w:r>
            <w:r>
              <w:br/>
            </w:r>
            <w:r w:rsidRPr="00791BDD">
              <w:t>(beta)</w:t>
            </w:r>
            <w:r>
              <w:br/>
            </w:r>
            <w:r>
              <w:br/>
              <w:t>(n/a)</w:t>
            </w:r>
          </w:p>
        </w:tc>
        <w:tc>
          <w:tcPr>
            <w:tcW w:w="2513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09-0.13</w:t>
            </w:r>
            <w:r w:rsidRPr="00D027A5">
              <w:br/>
            </w:r>
          </w:p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(0.64-0.90)</w:t>
            </w:r>
            <w:r w:rsidRPr="00D027A5">
              <w:br/>
            </w:r>
            <w:r w:rsidRPr="00D027A5">
              <w:br/>
              <w:t>(n/a)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(26-29)</w:t>
            </w:r>
            <w:r w:rsidRPr="00D027A5">
              <w:br/>
            </w:r>
            <w:r w:rsidRPr="00D027A5">
              <w:br/>
              <w:t xml:space="preserve"> Expert Opinion</w:t>
            </w:r>
            <w:r w:rsidRPr="00D027A5">
              <w:br/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17" w:tooltip="Stewart, 2005 #15" w:history="1">
              <w:r w:rsidRPr="00D027A5">
                <w:rPr>
                  <w:noProof/>
                </w:rPr>
                <w:t>17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</w:p>
        </w:tc>
      </w:tr>
      <w:tr w:rsidR="00D027A5" w:rsidRPr="007509B5" w:rsidTr="00476FCE"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 xml:space="preserve">Incontinence from treatment </w:t>
            </w:r>
          </w:p>
          <w:p w:rsidR="00D027A5" w:rsidRPr="007509B5" w:rsidRDefault="00D027A5" w:rsidP="00476FCE">
            <w:pPr>
              <w:spacing w:line="240" w:lineRule="auto"/>
            </w:pPr>
            <w:r w:rsidRPr="00791BDD">
              <w:t>(proportion who experience it</w:t>
            </w:r>
            <w:r>
              <w:t xml:space="preserve"> after radiation treatment</w:t>
            </w:r>
            <w:r w:rsidRPr="00791BDD">
              <w:t>)</w:t>
            </w:r>
            <w:r>
              <w:br/>
              <w:t>(proportion who experience it after hormone treatment)</w:t>
            </w:r>
          </w:p>
        </w:tc>
        <w:tc>
          <w:tcPr>
            <w:tcW w:w="1511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0.17</w:t>
            </w:r>
            <w:r>
              <w:rPr>
                <w:color w:val="000000"/>
              </w:rPr>
              <w:br/>
            </w:r>
            <w:r>
              <w:rPr>
                <w:color w:val="000000"/>
              </w:rPr>
              <w:br/>
            </w:r>
            <w:r w:rsidRPr="00791BDD">
              <w:rPr>
                <w:color w:val="000000"/>
              </w:rPr>
              <w:t>(0.13)</w:t>
            </w:r>
            <w:r>
              <w:rPr>
                <w:color w:val="000000"/>
              </w:rPr>
              <w:br/>
            </w:r>
            <w:r>
              <w:rPr>
                <w:color w:val="000000"/>
              </w:rPr>
              <w:br/>
              <w:t>(0.00)</w:t>
            </w:r>
          </w:p>
        </w:tc>
        <w:tc>
          <w:tcPr>
            <w:tcW w:w="1897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  <w:r>
              <w:br/>
            </w:r>
            <w:r>
              <w:br/>
            </w:r>
            <w:r w:rsidRPr="00791BDD">
              <w:t>(beta)</w:t>
            </w:r>
            <w:r>
              <w:br/>
            </w:r>
            <w:r>
              <w:br/>
              <w:t>(n/a)</w:t>
            </w:r>
          </w:p>
        </w:tc>
        <w:tc>
          <w:tcPr>
            <w:tcW w:w="2513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14-0.20</w:t>
            </w:r>
            <w:r w:rsidRPr="00D027A5">
              <w:br/>
            </w:r>
          </w:p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(0.04-0.33)</w:t>
            </w:r>
            <w:r w:rsidRPr="00D027A5">
              <w:br/>
            </w:r>
            <w:r w:rsidRPr="00D027A5">
              <w:br/>
              <w:t>(n/a)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(26-29)</w:t>
            </w:r>
            <w:r w:rsidRPr="00D027A5">
              <w:br/>
            </w:r>
            <w:r w:rsidRPr="00D027A5">
              <w:br/>
              <w:t xml:space="preserve"> Expert Opinion</w:t>
            </w:r>
            <w:r w:rsidRPr="00D027A5">
              <w:br/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17" w:tooltip="Stewart, 2005 #15" w:history="1">
              <w:r w:rsidRPr="00D027A5">
                <w:rPr>
                  <w:noProof/>
                </w:rPr>
                <w:t>17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</w:p>
        </w:tc>
      </w:tr>
      <w:tr w:rsidR="00D027A5" w:rsidRPr="007509B5" w:rsidTr="00476FCE"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>Terminal prostate cancer</w:t>
            </w:r>
          </w:p>
        </w:tc>
        <w:tc>
          <w:tcPr>
            <w:tcW w:w="1511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0.75</w:t>
            </w:r>
          </w:p>
        </w:tc>
        <w:tc>
          <w:tcPr>
            <w:tcW w:w="1897" w:type="dxa"/>
            <w:shd w:val="clear" w:color="auto" w:fill="auto"/>
            <w:vAlign w:val="center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</w:p>
        </w:tc>
        <w:tc>
          <w:tcPr>
            <w:tcW w:w="2513" w:type="dxa"/>
            <w:shd w:val="clear" w:color="auto" w:fill="auto"/>
            <w:vAlign w:val="center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60-0.90</w:t>
            </w:r>
          </w:p>
        </w:tc>
        <w:tc>
          <w:tcPr>
            <w:tcW w:w="1620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TdGV3YXJ0PC9BdXRob3I+PFllYXI+MjAwNTwvWWVhcj48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17" w:tooltip="Stewart, 2005 #15" w:history="1">
              <w:r w:rsidRPr="00D027A5">
                <w:rPr>
                  <w:noProof/>
                </w:rPr>
                <w:t>17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</w:p>
        </w:tc>
      </w:tr>
      <w:tr w:rsidR="00D027A5" w:rsidRPr="007509B5" w:rsidTr="00476FCE"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 xml:space="preserve">Terminal – all cause mortality </w:t>
            </w:r>
          </w:p>
          <w:p w:rsidR="00D027A5" w:rsidRPr="007509B5" w:rsidRDefault="00D027A5" w:rsidP="00476FCE">
            <w:pPr>
              <w:spacing w:line="240" w:lineRule="auto"/>
            </w:pPr>
            <w:r w:rsidRPr="00791BDD">
              <w:t>(ages 65-84)</w:t>
            </w:r>
          </w:p>
        </w:tc>
        <w:tc>
          <w:tcPr>
            <w:tcW w:w="1511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0.54</w:t>
            </w:r>
          </w:p>
        </w:tc>
        <w:tc>
          <w:tcPr>
            <w:tcW w:w="1897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</w:p>
        </w:tc>
        <w:tc>
          <w:tcPr>
            <w:tcW w:w="2513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42-0.65</w:t>
            </w:r>
          </w:p>
        </w:tc>
        <w:tc>
          <w:tcPr>
            <w:tcW w:w="1620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fldChar w:fldCharType="begin">
                <w:fldData xml:space="preserve">PEVuZE5vdGU+PENpdGU+PEF1dGhvcj5CZW5qYW1pbnM8L0F1dGhvcj48WWVhcj4yMDA0PC9ZZWFy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CZW5qYW1pbnM8L0F1dGhvcj48WWVhcj4yMDA0PC9ZZWFy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35" w:tooltip="Lentzner, 1992 #26" w:history="1">
              <w:r w:rsidRPr="00D027A5">
                <w:rPr>
                  <w:noProof/>
                </w:rPr>
                <w:t>35-39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</w:p>
        </w:tc>
      </w:tr>
      <w:tr w:rsidR="00D027A5" w:rsidRPr="007509B5" w:rsidTr="00476FCE"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 xml:space="preserve">Terminal – all cause mortality </w:t>
            </w:r>
          </w:p>
          <w:p w:rsidR="00D027A5" w:rsidRPr="007509B5" w:rsidRDefault="00D027A5" w:rsidP="00476FCE">
            <w:pPr>
              <w:spacing w:line="240" w:lineRule="auto"/>
            </w:pPr>
            <w:r w:rsidRPr="00791BDD">
              <w:t>(ages 85+)</w:t>
            </w:r>
          </w:p>
        </w:tc>
        <w:tc>
          <w:tcPr>
            <w:tcW w:w="1511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0.65</w:t>
            </w:r>
          </w:p>
        </w:tc>
        <w:tc>
          <w:tcPr>
            <w:tcW w:w="1897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Beta</w:t>
            </w:r>
          </w:p>
        </w:tc>
        <w:tc>
          <w:tcPr>
            <w:tcW w:w="2513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0.57-0.70</w:t>
            </w:r>
          </w:p>
        </w:tc>
        <w:tc>
          <w:tcPr>
            <w:tcW w:w="1620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fldChar w:fldCharType="begin">
                <w:fldData xml:space="preserve">PEVuZE5vdGU+PENpdGU+PEF1dGhvcj5CZW5qYW1pbnM8L0F1dGhvcj48WWVhcj4yMDA0PC9ZZWFy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D027A5">
              <w:instrText xml:space="preserve"> ADDIN EN.CITE </w:instrText>
            </w:r>
            <w:r w:rsidRPr="00D027A5">
              <w:fldChar w:fldCharType="begin">
                <w:fldData xml:space="preserve">PEVuZE5vdGU+PENpdGU+PEF1dGhvcj5CZW5qYW1pbnM8L0F1dGhvcj48WWVhcj4yMDA0PC9ZZWFy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D027A5">
              <w:instrText xml:space="preserve"> ADDIN EN.CITE.DATA </w:instrText>
            </w:r>
            <w:r w:rsidRPr="00D027A5">
              <w:fldChar w:fldCharType="end"/>
            </w:r>
            <w:r w:rsidRPr="00D027A5">
              <w:fldChar w:fldCharType="separate"/>
            </w:r>
            <w:r w:rsidRPr="00D027A5">
              <w:rPr>
                <w:noProof/>
              </w:rPr>
              <w:t>(</w:t>
            </w:r>
            <w:hyperlink w:anchor="_ENREF_35" w:tooltip="Lentzner, 1992 #26" w:history="1">
              <w:r w:rsidRPr="00D027A5">
                <w:rPr>
                  <w:noProof/>
                </w:rPr>
                <w:t>35-39</w:t>
              </w:r>
            </w:hyperlink>
            <w:r w:rsidRPr="00D027A5">
              <w:rPr>
                <w:noProof/>
              </w:rPr>
              <w:t>)</w:t>
            </w:r>
            <w:r w:rsidRPr="00D027A5">
              <w:fldChar w:fldCharType="end"/>
            </w:r>
          </w:p>
        </w:tc>
      </w:tr>
      <w:tr w:rsidR="00D027A5" w:rsidRPr="007509B5" w:rsidTr="00476FCE">
        <w:tc>
          <w:tcPr>
            <w:tcW w:w="4512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</w:pPr>
            <w:r w:rsidRPr="00791BDD">
              <w:t xml:space="preserve">Death </w:t>
            </w:r>
          </w:p>
        </w:tc>
        <w:tc>
          <w:tcPr>
            <w:tcW w:w="1511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  <w:rPr>
                <w:color w:val="000000"/>
              </w:rPr>
            </w:pPr>
            <w:r w:rsidRPr="00791BDD">
              <w:rPr>
                <w:color w:val="000000"/>
              </w:rPr>
              <w:t>1</w:t>
            </w:r>
          </w:p>
        </w:tc>
        <w:tc>
          <w:tcPr>
            <w:tcW w:w="1897" w:type="dxa"/>
            <w:shd w:val="clear" w:color="auto" w:fill="auto"/>
          </w:tcPr>
          <w:p w:rsidR="00D027A5" w:rsidRPr="007509B5" w:rsidRDefault="00D027A5" w:rsidP="00476FCE">
            <w:pPr>
              <w:spacing w:line="240" w:lineRule="auto"/>
              <w:jc w:val="center"/>
            </w:pPr>
            <w:r w:rsidRPr="00791BDD">
              <w:t>n/a</w:t>
            </w:r>
          </w:p>
        </w:tc>
        <w:tc>
          <w:tcPr>
            <w:tcW w:w="2513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n/a</w:t>
            </w:r>
          </w:p>
        </w:tc>
        <w:tc>
          <w:tcPr>
            <w:tcW w:w="1620" w:type="dxa"/>
            <w:shd w:val="clear" w:color="auto" w:fill="auto"/>
          </w:tcPr>
          <w:p w:rsidR="00D027A5" w:rsidRPr="00D027A5" w:rsidRDefault="00D027A5" w:rsidP="00476FCE">
            <w:pPr>
              <w:spacing w:line="240" w:lineRule="auto"/>
              <w:jc w:val="center"/>
            </w:pPr>
            <w:r w:rsidRPr="00D027A5">
              <w:t>Expert Opinion</w:t>
            </w:r>
          </w:p>
        </w:tc>
      </w:tr>
    </w:tbl>
    <w:p w:rsidR="00D027A5" w:rsidRPr="007509B5" w:rsidRDefault="00D027A5" w:rsidP="00D027A5">
      <w:pPr>
        <w:spacing w:line="240" w:lineRule="auto"/>
      </w:pPr>
    </w:p>
    <w:p w:rsidR="008547F2" w:rsidRDefault="008547F2" w:rsidP="00D027A5">
      <w:pPr>
        <w:spacing w:after="200" w:line="276" w:lineRule="auto"/>
      </w:pPr>
    </w:p>
    <w:sectPr w:rsidR="008547F2" w:rsidSect="00D027A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027A5"/>
    <w:rsid w:val="008547F2"/>
    <w:rsid w:val="00D027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27A5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027A5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27A5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027A5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45</Words>
  <Characters>1971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d Hutchinson Cancer Research Center</Company>
  <LinksUpToDate>false</LinksUpToDate>
  <CharactersWithSpaces>23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opes, Teah R</dc:creator>
  <cp:lastModifiedBy>Hoopes, Teah R</cp:lastModifiedBy>
  <cp:revision>1</cp:revision>
  <dcterms:created xsi:type="dcterms:W3CDTF">2014-05-09T16:56:00Z</dcterms:created>
  <dcterms:modified xsi:type="dcterms:W3CDTF">2014-05-09T16:57:00Z</dcterms:modified>
</cp:coreProperties>
</file>